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005" w:rsidRPr="00142EED"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ampak vključuje potrebo po povratnih informacijah od koraka do kora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Pr>
          <w:rFonts w:ascii="Times New Roman" w:hAnsi="Times New Roman" w:cs="Times New Roman"/>
          <w:sz w:val="24"/>
          <w:szCs w:val="24"/>
        </w:rPr>
        <w:t>.</w:t>
      </w: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5B7005" w:rsidRPr="00E74815" w:rsidRDefault="005B7005" w:rsidP="005B7005">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Pressman (2014) deli modele glede na njihovo strukturo in namembnost na predpisujoče, specializirane, enotne, osebne in ekipne.</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Življenjski cikel razvoja programske opreme predstavlja organizacijsko shemo procesa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Glass 2002)</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5B7005" w:rsidRPr="00E74815" w:rsidRDefault="005B7005" w:rsidP="005B7005">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5B7005" w:rsidRPr="00E74815" w:rsidRDefault="005B7005" w:rsidP="005B7005">
      <w:pPr>
        <w:jc w:val="both"/>
        <w:rPr>
          <w:rFonts w:ascii="Times New Roman" w:eastAsia="SegoeBook" w:hAnsi="Times New Roman" w:cs="Times New Roman"/>
          <w:sz w:val="19"/>
          <w:szCs w:val="19"/>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This software was developed by large teams working for different companies.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number of software developers in the 1990s to propose new ‘agile methods’.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8)</w:t>
      </w:r>
      <w:r w:rsidRPr="00E74815">
        <w:rPr>
          <w:rFonts w:ascii="Times New Roman" w:hAnsi="Times New Roman" w:cs="Times New Roman"/>
          <w:color w:val="231F20"/>
          <w:sz w:val="20"/>
          <w:szCs w:val="20"/>
        </w:rPr>
        <w:fldChar w:fldCharType="end"/>
      </w:r>
      <w:r w:rsidRPr="00E74815">
        <w:rPr>
          <w:rFonts w:ascii="Times New Roman" w:hAnsi="Times New Roman" w:cs="Times New Roman"/>
          <w:color w:val="231F20"/>
          <w:sz w:val="20"/>
          <w:szCs w:val="20"/>
        </w:rPr>
        <w: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5B7005" w:rsidRPr="00E74815" w:rsidRDefault="005B7005" w:rsidP="005B7005">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5B7005" w:rsidRDefault="005B7005" w:rsidP="005B7005">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long-term value and eliminating documentation that will probably never be used.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9)</w:t>
      </w:r>
      <w:r w:rsidRPr="00E74815">
        <w:rPr>
          <w:rFonts w:ascii="Times New Roman" w:hAnsi="Times New Roman" w:cs="Times New Roman"/>
          <w:color w:val="231F20"/>
          <w:sz w:val="20"/>
          <w:szCs w:val="20"/>
        </w:rPr>
        <w:fldChar w:fldCharType="end"/>
      </w: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sz w:val="24"/>
          <w:szCs w:val="24"/>
        </w:rPr>
      </w:pPr>
    </w:p>
    <w:p w:rsidR="005B7005" w:rsidRDefault="005B7005" w:rsidP="005B7005">
      <w:pPr>
        <w:jc w:val="both"/>
        <w:rPr>
          <w:rFonts w:ascii="Times New Roman" w:hAnsi="Times New Roman" w:cs="Times New Roman"/>
          <w:sz w:val="24"/>
          <w:szCs w:val="24"/>
        </w:rPr>
      </w:pP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5B7005" w:rsidRDefault="005B7005" w:rsidP="005B7005">
      <w:pPr>
        <w:spacing w:line="240" w:lineRule="auto"/>
        <w:contextualSpacing/>
        <w:jc w:val="both"/>
        <w:rPr>
          <w:rFonts w:ascii="Times New Roman" w:hAnsi="Times New Roman" w:cs="Times New Roman"/>
          <w:sz w:val="24"/>
          <w:szCs w:val="24"/>
        </w:rPr>
      </w:pPr>
    </w:p>
    <w:p w:rsidR="005B7005" w:rsidRPr="008D6EA3"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5B7005"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oftware products, or any other intellectual products such as books or films</w:t>
      </w: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ere the quality of the product depends on its design, there are four important factors</w:t>
      </w:r>
    </w:p>
    <w:p w:rsidR="0078039B" w:rsidRDefault="00D17A24" w:rsidP="00D17A24">
      <w:pPr>
        <w:rPr>
          <w:rFonts w:ascii="Times-Roman" w:hAnsi="Times-Roman" w:cs="Times-Roman"/>
          <w:color w:val="231F20"/>
          <w:sz w:val="20"/>
          <w:szCs w:val="20"/>
        </w:rPr>
      </w:pPr>
      <w:r>
        <w:rPr>
          <w:rFonts w:ascii="Times-Roman" w:hAnsi="Times-Roman" w:cs="Times-Roman"/>
          <w:color w:val="231F20"/>
          <w:sz w:val="20"/>
          <w:szCs w:val="20"/>
        </w:rPr>
        <w:t>that affect product quality.</w:t>
      </w:r>
      <w:r>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D17A24" w:rsidRDefault="00D17A24" w:rsidP="00D17A24">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very large systems that include separate subsystems, developed by teams</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o may be working in different locations, the principal factor that affects product</w:t>
      </w:r>
    </w:p>
    <w:p w:rsidR="00D17A24" w:rsidRDefault="00421E67" w:rsidP="00421E67">
      <w:pPr>
        <w:rPr>
          <w:rFonts w:ascii="Times-Roman" w:hAnsi="Times-Roman" w:cs="Times-Roman"/>
          <w:color w:val="231F20"/>
          <w:sz w:val="20"/>
          <w:szCs w:val="20"/>
        </w:rPr>
      </w:pPr>
      <w:r>
        <w:rPr>
          <w:rFonts w:ascii="Times-Roman" w:hAnsi="Times-Roman" w:cs="Times-Roman"/>
          <w:color w:val="231F20"/>
          <w:sz w:val="20"/>
          <w:szCs w:val="20"/>
        </w:rPr>
        <w:t>quality is the software process.</w:t>
      </w:r>
      <w:r>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The major problems with large projects are integration,</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project management, and communication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A5694" w:rsidRDefault="004A5694" w:rsidP="00421E67">
      <w:pPr>
        <w:rPr>
          <w:rFonts w:ascii="Times-Roman" w:hAnsi="Times-Roman" w:cs="Times-Roman"/>
          <w:color w:val="231F20"/>
          <w:sz w:val="20"/>
          <w:szCs w:val="20"/>
        </w:rPr>
      </w:pPr>
      <w:r>
        <w:rPr>
          <w:rFonts w:ascii="Times-Roman" w:hAnsi="Times-Roman" w:cs="Times-Roman"/>
          <w:color w:val="231F20"/>
          <w:sz w:val="20"/>
          <w:szCs w:val="20"/>
        </w:rPr>
        <w:t>Where teams are small, good development technology is particularly important.</w:t>
      </w:r>
      <w:r w:rsidRPr="004A5694">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9E47B6" w:rsidRDefault="009E47B6" w:rsidP="00421E67">
      <w:pPr>
        <w:rPr>
          <w:rFonts w:ascii="Times-Roman" w:hAnsi="Times-Roman" w:cs="Times-Roman"/>
          <w:color w:val="231F20"/>
          <w:sz w:val="20"/>
          <w:szCs w:val="20"/>
        </w:rPr>
      </w:pP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However, Web 2.0 tools that support communications,</w:t>
      </w: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uch as wikis and blogs, can significantly improve communications between</w:t>
      </w:r>
    </w:p>
    <w:p w:rsidR="009E47B6" w:rsidRDefault="009E47B6" w:rsidP="009E47B6">
      <w:pPr>
        <w:rPr>
          <w:rFonts w:ascii="Times-Roman" w:hAnsi="Times-Roman" w:cs="Times-Roman"/>
          <w:color w:val="231F20"/>
          <w:sz w:val="20"/>
          <w:szCs w:val="20"/>
        </w:rPr>
      </w:pPr>
      <w:r>
        <w:rPr>
          <w:rFonts w:ascii="Times-Roman" w:hAnsi="Times-Roman" w:cs="Times-Roman"/>
          <w:color w:val="231F20"/>
          <w:sz w:val="20"/>
          <w:szCs w:val="20"/>
        </w:rPr>
        <w:t xml:space="preserve">members of distributed team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4A5694" w:rsidRDefault="004A5694"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mall projects, however, where there are only a few team members, the quality</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f the development team is more important than the development process used. Hence,</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the agile manifesto proclaims the importance of people rather than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6C10E0" w:rsidRDefault="006C10E0" w:rsidP="00421E67">
      <w:pPr>
        <w:rPr>
          <w:rFonts w:ascii="Times-Roman" w:hAnsi="Times-Roman" w:cs="Times-Roman"/>
          <w:color w:val="231F20"/>
          <w:sz w:val="20"/>
          <w:szCs w:val="20"/>
        </w:rPr>
      </w:pP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rrespective of people, process, or tool factors, if a project has an inadequate budge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is planned with an unrealistic delivery schedule, product quality will be affected. A</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good process requires resources for its effective implementation. If these resources 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sufficient, the process cannot be really effective. If resources are inadequate, only</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excellent people can save a project. Even then, if the deficit is too great, the produc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quality will be degraded. If there is not enough time for development, the delivered softw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s likely to have reduced functionality or lower levels of reliability or performanc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ll too often, the real cause of software quality problems is not poor managemen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adequate processes, or poor quality training. Rather, it is the fact that organization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must compete to survive. To gain a contract, a company may underestimate the effor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quired or promise rapid delivery of a system. In an attempt to meet these commitment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n unrealistic development schedule may be agreed upon. Consequently, the</w:t>
      </w:r>
    </w:p>
    <w:p w:rsidR="006C10E0" w:rsidRDefault="006C10E0" w:rsidP="006C10E0">
      <w:pPr>
        <w:rPr>
          <w:rFonts w:ascii="Times-Roman" w:hAnsi="Times-Roman" w:cs="Times-Roman"/>
          <w:color w:val="231F20"/>
          <w:sz w:val="20"/>
          <w:szCs w:val="20"/>
        </w:rPr>
      </w:pPr>
      <w:r>
        <w:rPr>
          <w:rFonts w:ascii="Times-Roman" w:hAnsi="Times-Roman" w:cs="Times-Roman"/>
          <w:color w:val="231F20"/>
          <w:sz w:val="20"/>
          <w:szCs w:val="20"/>
        </w:rPr>
        <w:t>quality of the software is adversely affected.</w:t>
      </w:r>
      <w:r w:rsidRPr="006C10E0">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rocess improvement, therefore, does not simply mean adopting particular methods</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tools or using a published, generic process. Although organizations that develop the</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ame type of software clearly have much in common, there are always local organizational</w:t>
      </w:r>
    </w:p>
    <w:p w:rsidR="005426A1" w:rsidRPr="00421E67" w:rsidRDefault="005426A1" w:rsidP="005426A1">
      <w:pPr>
        <w:rPr>
          <w:b/>
        </w:rPr>
      </w:pPr>
      <w:r>
        <w:rPr>
          <w:rFonts w:ascii="Times-Roman" w:hAnsi="Times-Roman" w:cs="Times-Roman"/>
          <w:color w:val="231F20"/>
          <w:sz w:val="20"/>
          <w:szCs w:val="20"/>
        </w:rPr>
        <w:t>factors, procedures, and standards that influence the process.</w:t>
      </w:r>
      <w:r>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9</w:t>
      </w:r>
      <w:bookmarkStart w:id="0" w:name="_GoBack"/>
      <w:bookmarkEnd w:id="0"/>
      <w:r w:rsidRPr="00D17A24">
        <w:rPr>
          <w:rFonts w:ascii="Times-Roman" w:hAnsi="Times-Roman"/>
          <w:sz w:val="20"/>
        </w:rPr>
        <w:t>)</w:t>
      </w:r>
      <w:r>
        <w:rPr>
          <w:rFonts w:ascii="Times-Roman" w:hAnsi="Times-Roman" w:cs="Times-Roman"/>
          <w:color w:val="231F20"/>
          <w:sz w:val="20"/>
          <w:szCs w:val="20"/>
        </w:rPr>
        <w:fldChar w:fldCharType="end"/>
      </w:r>
    </w:p>
    <w:sectPr w:rsidR="005426A1" w:rsidRPr="00421E6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EE"/>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005"/>
    <w:rsid w:val="00421E67"/>
    <w:rsid w:val="004A5694"/>
    <w:rsid w:val="005426A1"/>
    <w:rsid w:val="005B7005"/>
    <w:rsid w:val="006C10E0"/>
    <w:rsid w:val="0078039B"/>
    <w:rsid w:val="009E47B6"/>
    <w:rsid w:val="00BA081F"/>
    <w:rsid w:val="00D17A2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3</Pages>
  <Words>9322</Words>
  <Characters>53139</Characters>
  <Application>Microsoft Office Word</Application>
  <DocSecurity>0</DocSecurity>
  <Lines>442</Lines>
  <Paragraphs>124</Paragraphs>
  <ScaleCrop>false</ScaleCrop>
  <Company/>
  <LinksUpToDate>false</LinksUpToDate>
  <CharactersWithSpaces>62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7</cp:revision>
  <dcterms:created xsi:type="dcterms:W3CDTF">2017-11-23T09:37:00Z</dcterms:created>
  <dcterms:modified xsi:type="dcterms:W3CDTF">2017-11-28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KzLlQ5nz"/&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